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649C58EA" w14:textId="36E9085E" w:rsidR="00C225A4" w:rsidRPr="00D818E1" w:rsidRDefault="00C225A4" w:rsidP="007544AB">
      <w:pPr>
        <w:pStyle w:val="Heading1"/>
        <w:spacing w:line="240" w:lineRule="auto"/>
      </w:pPr>
      <w:r w:rsidRPr="00D818E1">
        <w:t>Introduction</w:t>
      </w:r>
    </w:p>
    <w:p w14:paraId="3FFA6EB3" w14:textId="019FA57D" w:rsidR="00515181" w:rsidRPr="00D818E1" w:rsidRDefault="00515181" w:rsidP="007544AB">
      <w:pPr>
        <w:spacing w:line="240" w:lineRule="auto"/>
      </w:pPr>
      <w:r w:rsidRPr="00D818E1">
        <w:t xml:space="preserve">Recent decades ASNA increasing, easier, available, refined. </w:t>
      </w:r>
    </w:p>
    <w:p w14:paraId="131876B2" w14:textId="0306CF83" w:rsidR="00515181" w:rsidRPr="00D818E1" w:rsidRDefault="00515181" w:rsidP="007544AB">
      <w:pPr>
        <w:spacing w:line="240" w:lineRule="auto"/>
      </w:pPr>
      <w:r w:rsidRPr="00D818E1">
        <w:t>Many ASN recorded, allows for further meta-studies. ASNR one project gathering such ASN.</w:t>
      </w:r>
    </w:p>
    <w:p w14:paraId="37537D34" w14:textId="224C99C0" w:rsidR="00515181" w:rsidRPr="00D818E1" w:rsidRDefault="00515181" w:rsidP="007544AB">
      <w:pPr>
        <w:spacing w:line="240" w:lineRule="auto"/>
      </w:pPr>
      <w:r w:rsidRPr="00D818E1">
        <w:t xml:space="preserve">One aspect of ASNA still lacking in its use or ease of implementation is ASN uncertainty. Early attempts </w:t>
      </w:r>
      <w:r w:rsidRPr="00D818E1">
        <w:fldChar w:fldCharType="begin"/>
      </w:r>
      <w:r w:rsidRPr="00D818E1">
        <w:instrText xml:space="preserve"> ADDIN ZOTERO_ITEM CSL_CITATION {"citationID":"1URgcNZT","properties":{"formattedCitation":"(Snijders and Borgatti, 1999)","plainCitation":"(Snijders and Borgatti, 1999)","noteIndex":0},"citationItems":[{"id":1612,"uris":["http://zotero.org/users/2554431/items/3JJJ3HPB"],"uri":["http://zotero.org/users/2554431/items/3JJJ3HPB"],"itemData":{"id":1612,"type":"article-journal","container-title":"Connections","issue":"2","page":"161–170","source":"Google Scholar","title":"Non-parametric standard errors and tests for network statistics","volume":"22","author":[{"family":"Snijders","given":"Tom AB"},{"family":"Borgatti","given":"Stephen P."}],"issued":{"date-parts":[["1999"]]}}}],"schema":"https://github.com/citation-style-language/schema/raw/master/csl-citation.json"} </w:instrText>
      </w:r>
      <w:r w:rsidRPr="00D818E1">
        <w:fldChar w:fldCharType="separate"/>
      </w:r>
      <w:r w:rsidRPr="00D818E1">
        <w:rPr>
          <w:rFonts w:ascii="Calibri" w:hAnsi="Calibri" w:cs="Calibri"/>
        </w:rPr>
        <w:t>(Snijders and Borgatti, 1999)</w:t>
      </w:r>
      <w:r w:rsidRPr="00D818E1">
        <w:fldChar w:fldCharType="end"/>
      </w:r>
      <w:r w:rsidRPr="00D818E1">
        <w:t xml:space="preserve">, more modern takes </w:t>
      </w:r>
      <w:r w:rsidRPr="00D818E1">
        <w:fldChar w:fldCharType="begin"/>
      </w:r>
      <w:r w:rsidRPr="00D818E1">
        <w:instrText xml:space="preserve"> ADDIN ZOTERO_ITEM CSL_CITATION {"citationID":"nXj0EaZ4","properties":{"formattedCitation":"(Farine and Strandburg-Peshkin, 2015)","plainCitation":"(Farine and Strandburg-Peshkin, 2015)","noteIndex":0},"citationItems":[{"id":1915,"uris":["http://zotero.org/users/2554431/items/E9NSNW6F"],"uri":["http://zotero.org/users/2554431/items/E9NSNW6F"],"itemData":{"id":1915,"type":"article-journal","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container-title":"Royal Society Open Science","DOI":"10.1098/rsos.150367","issue":"9","journalAbbreviation":"Royal Society Open Science","page":"150367","source":"royalsocietypublishing.org (Atypon)","title":"Estimating uncertainty and reliability of social network data using Bayesian inference","URL":"https://royalsocietypublishing.org/doi/10.1098/rsos.150367","volume":"2","author":[{"family":"Farine","given":"Damien"},{"family":"Strandburg-Peshkin","given":""}],"accessed":{"date-parts":[["2019",8,22]]},"issued":{"date-parts":[["2015"]]}}}],"schema":"https://github.com/citation-style-language/schema/raw/master/csl-citation.json"} </w:instrText>
      </w:r>
      <w:r w:rsidRPr="00D818E1">
        <w:fldChar w:fldCharType="separate"/>
      </w:r>
      <w:r w:rsidRPr="00D818E1">
        <w:rPr>
          <w:rFonts w:ascii="Calibri" w:hAnsi="Calibri" w:cs="Calibri"/>
        </w:rPr>
        <w:t>(Farine and Strandburg-Peshkin, 2015)</w:t>
      </w:r>
      <w:r w:rsidRPr="00D818E1">
        <w:fldChar w:fldCharType="end"/>
      </w:r>
      <w:r w:rsidRPr="00D818E1">
        <w:t>, but not much use (REFS that use them)</w:t>
      </w:r>
      <w:r w:rsidR="00737457" w:rsidRPr="00D818E1">
        <w:t xml:space="preserve">, and not much software implementation, usually manually done (but see ANTs </w:t>
      </w:r>
      <w:r w:rsidR="00737457" w:rsidRPr="00D818E1">
        <w:fldChar w:fldCharType="begin"/>
      </w:r>
      <w:r w:rsidR="00737457" w:rsidRPr="00D818E1">
        <w:instrText xml:space="preserve"> ADDIN ZOTERO_ITEM CSL_CITATION {"citationID":"kLlmMvTh","properties":{"formattedCitation":"(Sosa et al., 2020)","plainCitation":"(Sosa et al., 2020)","noteIndex":0},"citationItems":[{"id":2949,"uris":["http://zotero.org/users/2554431/items/N8QASHRM"],"uri":["http://zotero.org/users/2554431/items/N8QASHRM"],"itemData":{"id":2949,"type":"article-journal","abstract":"The possible role played by individual attributes, sociodemographic characteristics and/or ecological pressures in the interaction between animals and the development of social relationships between them is of great interest in animal ecology and evolutionary biology. Social Network Analysis is an ideal tool to study these types of questions. The Animal Network Toolkit Software (ANTs) R package was specifically developed to provide all the different social network analysis techniques currently used in the study of animal social networks. This global package enables users to (1) compute global, polyadic and nodal network measures; (2) perform data randomisation: data stream and network (node and link) permutations; (3) perform statistical permutation tests for static or temporal network analyses, and (4) visualise networks. ANTs allows researchers to perform multilevel network analyses ranging from individual network measures to interaction patterns and the analysis of the overall network structure, and carry out static or temporal network analyses without switching between different R packages, thus making a substantial contribution to advances in the study of animal behaviour. ANTs outperforms existing R packages for the computation speed of network measures and permutations.","container-title":"Scientific Reports","DOI":"10.1038/s41598-020-69265-8","ISSN":"2045-2322","issue":"1","language":"en","note":"number: 1\npublisher: Nature Publishing Group","page":"12507","source":"www.nature.com","title":"A multilevel statistical toolkit to study animal social networks: the Animal Network Toolkit Software (ANTs) R package","title-short":"A multilevel statistical toolkit to study animal social networks","URL":"https://www.nature.com/articles/s41598-020-69265-8","volume":"10","author":[{"family":"Sosa","given":"Sebastian"},{"family":"Puga-Gonzalez","given":"Ivan"},{"family":"Hu","given":"Fenghe"},{"family":"Pansanel","given":"Jérôme"},{"family":"Xie","given":"Xiaohua"},{"family":"Sueur","given":"Cédric"}],"accessed":{"date-parts":[["2021",2,22]]},"issued":{"date-parts":[["2020",7,27]]}}}],"schema":"https://github.com/citation-style-language/schema/raw/master/csl-citation.json"} </w:instrText>
      </w:r>
      <w:r w:rsidR="00737457" w:rsidRPr="00D818E1">
        <w:fldChar w:fldCharType="separate"/>
      </w:r>
      <w:r w:rsidR="00737457" w:rsidRPr="00D818E1">
        <w:rPr>
          <w:rFonts w:ascii="Calibri" w:hAnsi="Calibri" w:cs="Calibri"/>
        </w:rPr>
        <w:t>(Sosa et al., 2020)</w:t>
      </w:r>
      <w:r w:rsidR="00737457" w:rsidRPr="00D818E1">
        <w:fldChar w:fldCharType="end"/>
      </w:r>
      <w:r w:rsidRPr="00D818E1">
        <w:t>. Concerns are usually more on hypothesis testing</w:t>
      </w:r>
      <w:r w:rsidR="00737457" w:rsidRPr="00D818E1">
        <w:t xml:space="preserve"> and comparison to null-models, where permutations algorithm now prevail.</w:t>
      </w:r>
    </w:p>
    <w:p w14:paraId="6FB32E5E" w14:textId="281BAF1D" w:rsidR="00737457" w:rsidRPr="00D818E1" w:rsidRDefault="00737457" w:rsidP="007544AB">
      <w:pPr>
        <w:spacing w:line="240" w:lineRule="auto"/>
      </w:pPr>
      <w:r w:rsidRPr="00D818E1">
        <w:t>ASN uncertainty relevant topic on itself, intertwining notions of sampling, sampling effort, observation, variability, models</w:t>
      </w:r>
      <w:r w:rsidR="00216FCA" w:rsidRPr="00D818E1">
        <w:t>.</w:t>
      </w:r>
    </w:p>
    <w:p w14:paraId="711A9B50" w14:textId="7CD6B755" w:rsidR="00216FCA" w:rsidRPr="00D818E1" w:rsidRDefault="00216FCA" w:rsidP="007544AB">
      <w:pPr>
        <w:spacing w:line="240" w:lineRule="auto"/>
      </w:pPr>
      <w:r w:rsidRPr="00D818E1">
        <w:t>A common way to approach uncertainty, robustness or variability of random variables emerging from more complex phenomenon (like SN metrics and statistics) is through simulating the simpler variables from which the variables of interest emerge. Once again, this is usually done through coding simulations from scratch in a programming language (REFS done in R). These simulations end up being tailored for their task only; and while open-sourced code allows for reusing and adapting a simulation framework to fit another design, this still implies advanced coding reading and writing skills. Indeed, reverse engineering a working algorithm and adapting it to fit another or a more general purpose can be altogether too much for any ASN analyst to tinker with.</w:t>
      </w:r>
    </w:p>
    <w:p w14:paraId="5444298B" w14:textId="6FE39245" w:rsidR="00216FCA" w:rsidRPr="00D818E1" w:rsidRDefault="00216FCA" w:rsidP="007544AB">
      <w:pPr>
        <w:spacing w:line="240" w:lineRule="auto"/>
      </w:pPr>
      <w:r w:rsidRPr="00D818E1">
        <w:t xml:space="preserve">Here, we introduce and showcase </w:t>
      </w:r>
      <w:r w:rsidR="00C225A4" w:rsidRPr="00D818E1">
        <w:t xml:space="preserve">SimuNet, </w:t>
      </w:r>
      <w:r w:rsidRPr="00D818E1">
        <w:t xml:space="preserve">an ASNA simulation R package that fits three purposes: </w:t>
      </w:r>
    </w:p>
    <w:p w14:paraId="0154B346" w14:textId="289E2C88" w:rsidR="00216FCA" w:rsidRPr="00D818E1" w:rsidRDefault="00216FCA" w:rsidP="007544AB">
      <w:pPr>
        <w:pStyle w:val="ListParagraph"/>
        <w:numPr>
          <w:ilvl w:val="0"/>
          <w:numId w:val="1"/>
        </w:numPr>
        <w:spacing w:line="240" w:lineRule="auto"/>
      </w:pPr>
      <w:r w:rsidRPr="00D818E1">
        <w:t>Present a new approach to weighted SN uncertainty assessment</w:t>
      </w:r>
    </w:p>
    <w:p w14:paraId="571F27A9" w14:textId="2C395424" w:rsidR="00216FCA" w:rsidRPr="00D818E1" w:rsidRDefault="00216FCA" w:rsidP="007544AB">
      <w:pPr>
        <w:pStyle w:val="ListParagraph"/>
        <w:numPr>
          <w:ilvl w:val="0"/>
          <w:numId w:val="1"/>
        </w:numPr>
        <w:spacing w:line="240" w:lineRule="auto"/>
      </w:pPr>
      <w:r w:rsidRPr="00D818E1">
        <w:t>Showcase how this approach can be used to simulate new weighted SN mimicking empirical ASN building based on observation</w:t>
      </w:r>
    </w:p>
    <w:p w14:paraId="2E5DA7DF" w14:textId="2B094CA5" w:rsidR="00216FCA" w:rsidRPr="00D818E1" w:rsidRDefault="00216FCA" w:rsidP="007544AB">
      <w:pPr>
        <w:pStyle w:val="ListParagraph"/>
        <w:numPr>
          <w:ilvl w:val="0"/>
          <w:numId w:val="1"/>
        </w:numPr>
        <w:spacing w:line="240" w:lineRule="auto"/>
      </w:pPr>
      <w:r w:rsidRPr="00D818E1">
        <w:t xml:space="preserve">Serve as an evolving and multipurpose simulation framework to </w:t>
      </w:r>
      <w:r w:rsidR="00C225A4" w:rsidRPr="00D818E1">
        <w:t xml:space="preserve">try and test the effect </w:t>
      </w:r>
      <w:proofErr w:type="spellStart"/>
      <w:r w:rsidR="00C225A4" w:rsidRPr="00D818E1">
        <w:t>fo</w:t>
      </w:r>
      <w:proofErr w:type="spellEnd"/>
      <w:r w:rsidR="00C225A4" w:rsidRPr="00D818E1">
        <w:t xml:space="preserve"> different experimental designs on network uncertainty</w:t>
      </w:r>
    </w:p>
    <w:p w14:paraId="1ECE0E84" w14:textId="086F4FD0" w:rsidR="00C225A4" w:rsidRPr="00D818E1" w:rsidRDefault="00C225A4" w:rsidP="007544AB">
      <w:pPr>
        <w:pStyle w:val="Heading1"/>
        <w:spacing w:line="240" w:lineRule="auto"/>
      </w:pPr>
      <w:r w:rsidRPr="00D818E1">
        <w:t>How to use SimuNet</w:t>
      </w:r>
    </w:p>
    <w:p w14:paraId="3155A406" w14:textId="18C60E5D" w:rsidR="00C225A4" w:rsidRPr="00D818E1" w:rsidRDefault="00C225A4" w:rsidP="007544AB">
      <w:pPr>
        <w:pStyle w:val="Heading2"/>
        <w:spacing w:line="240" w:lineRule="auto"/>
      </w:pPr>
      <w:r w:rsidRPr="00D818E1">
        <w:t>Installation</w:t>
      </w:r>
    </w:p>
    <w:p w14:paraId="0121C22E" w14:textId="3770BBE1" w:rsidR="00C225A4" w:rsidRPr="00D818E1" w:rsidRDefault="00C225A4" w:rsidP="007544AB">
      <w:pPr>
        <w:spacing w:line="240" w:lineRule="auto"/>
      </w:pPr>
      <w:proofErr w:type="spellStart"/>
      <w:r w:rsidRPr="00D818E1">
        <w:t>Github</w:t>
      </w:r>
      <w:proofErr w:type="spellEnd"/>
      <w:r w:rsidRPr="00D818E1">
        <w:t xml:space="preserve"> install</w:t>
      </w:r>
    </w:p>
    <w:p w14:paraId="20ED39A0" w14:textId="4F08B1FC" w:rsidR="00737457" w:rsidRPr="00D818E1" w:rsidRDefault="00C225A4" w:rsidP="007544AB">
      <w:pPr>
        <w:pStyle w:val="Heading2"/>
        <w:spacing w:line="240" w:lineRule="auto"/>
      </w:pPr>
      <w:r w:rsidRPr="00D818E1">
        <w:t>Import ASN</w:t>
      </w:r>
    </w:p>
    <w:p w14:paraId="0C30EB2E" w14:textId="64116CF7" w:rsidR="00C225A4" w:rsidRPr="00D818E1" w:rsidRDefault="00C225A4" w:rsidP="007544AB">
      <w:pPr>
        <w:spacing w:line="240" w:lineRule="auto"/>
      </w:pPr>
      <w:r w:rsidRPr="00D818E1">
        <w:t xml:space="preserve">From new </w:t>
      </w:r>
      <w:proofErr w:type="gramStart"/>
      <w:r w:rsidRPr="00D818E1">
        <w:t>data :</w:t>
      </w:r>
      <w:proofErr w:type="gramEnd"/>
      <w:r w:rsidRPr="00D818E1">
        <w:t xml:space="preserve"> simulated or manual entry (own data, paper)</w:t>
      </w:r>
    </w:p>
    <w:p w14:paraId="0B8E32D3" w14:textId="6C33271E" w:rsidR="00C225A4" w:rsidRPr="00D818E1" w:rsidRDefault="00C225A4" w:rsidP="007544AB">
      <w:pPr>
        <w:spacing w:line="240" w:lineRule="auto"/>
      </w:pPr>
      <w:r w:rsidRPr="00D818E1">
        <w:t xml:space="preserve">From </w:t>
      </w:r>
      <w:proofErr w:type="spellStart"/>
      <w:r w:rsidRPr="00D818E1">
        <w:t>asnr</w:t>
      </w:r>
      <w:proofErr w:type="spellEnd"/>
    </w:p>
    <w:p w14:paraId="0170A16A" w14:textId="19BAEFC5" w:rsidR="00C225A4" w:rsidRPr="00D818E1" w:rsidRDefault="00C225A4" w:rsidP="007544AB">
      <w:pPr>
        <w:pStyle w:val="Heading2"/>
        <w:spacing w:line="240" w:lineRule="auto"/>
      </w:pPr>
      <w:r w:rsidRPr="00D818E1">
        <w:t>Simulate new empirical networks</w:t>
      </w:r>
    </w:p>
    <w:p w14:paraId="338D225F" w14:textId="36879A79" w:rsidR="00C225A4" w:rsidRPr="00D818E1" w:rsidRDefault="00C225A4" w:rsidP="007544AB">
      <w:pPr>
        <w:spacing w:line="240" w:lineRule="auto"/>
      </w:pPr>
      <w:r w:rsidRPr="00D818E1">
        <w:t>Theoretical network</w:t>
      </w:r>
    </w:p>
    <w:p w14:paraId="190780E1" w14:textId="613AAE41" w:rsidR="00C225A4" w:rsidRPr="00D818E1" w:rsidRDefault="00C225A4" w:rsidP="007544AB">
      <w:pPr>
        <w:pStyle w:val="Heading2"/>
        <w:spacing w:line="240" w:lineRule="auto"/>
      </w:pPr>
      <w:r w:rsidRPr="00D818E1">
        <w:t>Tweak simulations</w:t>
      </w:r>
    </w:p>
    <w:p w14:paraId="233BCD28" w14:textId="52455DE5" w:rsidR="00C225A4" w:rsidRPr="00D818E1" w:rsidRDefault="00C225A4" w:rsidP="007544AB">
      <w:pPr>
        <w:spacing w:line="240" w:lineRule="auto"/>
      </w:pPr>
      <w:r w:rsidRPr="00D818E1">
        <w:t>Introducing empirical sampling methods</w:t>
      </w:r>
    </w:p>
    <w:p w14:paraId="7E8453F9" w14:textId="77777777" w:rsidR="00C225A4" w:rsidRPr="00D818E1" w:rsidRDefault="00C225A4" w:rsidP="007544AB">
      <w:pPr>
        <w:pStyle w:val="Heading2"/>
        <w:spacing w:line="240" w:lineRule="auto"/>
      </w:pPr>
      <w:r w:rsidRPr="00D818E1">
        <w:t>Extract Sn values of interest</w:t>
      </w:r>
    </w:p>
    <w:p w14:paraId="35967FAD" w14:textId="77777777" w:rsidR="00C225A4" w:rsidRPr="00D818E1" w:rsidRDefault="00C225A4" w:rsidP="007544AB">
      <w:pPr>
        <w:spacing w:line="240" w:lineRule="auto"/>
      </w:pPr>
      <w:r w:rsidRPr="00D818E1">
        <w:t>Extract from different SimuNet objects</w:t>
      </w:r>
    </w:p>
    <w:p w14:paraId="4A2FE9C4" w14:textId="031D437A" w:rsidR="00C225A4" w:rsidRPr="00D818E1" w:rsidRDefault="00C225A4" w:rsidP="007544AB">
      <w:pPr>
        <w:pStyle w:val="Heading1"/>
        <w:spacing w:line="240" w:lineRule="auto"/>
      </w:pPr>
      <w:r w:rsidRPr="00D818E1">
        <w:t>Underlying network simulation’s paradigm</w:t>
      </w:r>
    </w:p>
    <w:p w14:paraId="64A603EC" w14:textId="3A5BAF1C" w:rsidR="00F83DC3" w:rsidRDefault="00F83DC3" w:rsidP="007544AB">
      <w:pPr>
        <w:pStyle w:val="Heading2"/>
        <w:spacing w:line="240" w:lineRule="auto"/>
      </w:pPr>
      <w:r>
        <w:t>Core paradigm: edge weights are assimilable to binomial variables</w:t>
      </w:r>
    </w:p>
    <w:p w14:paraId="34BECDE2" w14:textId="21340B66" w:rsidR="00D818E1" w:rsidRDefault="00C225A4" w:rsidP="007544AB">
      <w:pPr>
        <w:spacing w:line="240" w:lineRule="auto"/>
      </w:pPr>
      <w:r w:rsidRPr="00D818E1">
        <w:t xml:space="preserve">Most ASN use weighted networks, but calculate edge weights through summing (and standardizing) binary data. In the case of a group-scan sampling, after giving a definition to edges, individuals </w:t>
      </w:r>
      <w:proofErr w:type="spellStart"/>
      <w:r w:rsidRPr="00D818E1">
        <w:t>i</w:t>
      </w:r>
      <w:proofErr w:type="spellEnd"/>
      <w:r w:rsidRPr="00D818E1">
        <w:t xml:space="preserve"> and j </w:t>
      </w:r>
      <w:r w:rsidRPr="00D818E1">
        <w:lastRenderedPageBreak/>
        <w:t>are either connected (</w:t>
      </w:r>
      <w:proofErr w:type="spellStart"/>
      <w:r w:rsidRPr="00D818E1">
        <w:t>a</w:t>
      </w:r>
      <w:r w:rsidRPr="00D818E1">
        <w:rPr>
          <w:vertAlign w:val="subscript"/>
        </w:rPr>
        <w:t>ij</w:t>
      </w:r>
      <w:proofErr w:type="spellEnd"/>
      <w:r w:rsidRPr="00D818E1">
        <w:t xml:space="preserve"> = </w:t>
      </w:r>
      <w:r w:rsidRPr="00D818E1">
        <w:t>1) or not in the network (</w:t>
      </w:r>
      <w:proofErr w:type="spellStart"/>
      <w:r w:rsidRPr="00D818E1">
        <w:t>a</w:t>
      </w:r>
      <w:r w:rsidRPr="00D818E1">
        <w:rPr>
          <w:vertAlign w:val="subscript"/>
        </w:rPr>
        <w:t>ij</w:t>
      </w:r>
      <w:proofErr w:type="spellEnd"/>
      <w:r w:rsidRPr="00D818E1">
        <w:t xml:space="preserve"> = 0). The random variable </w:t>
      </w:r>
      <w:proofErr w:type="spellStart"/>
      <w:r w:rsidRPr="00D818E1">
        <w:t>a</w:t>
      </w:r>
      <w:r w:rsidRPr="00D818E1">
        <w:rPr>
          <w:vertAlign w:val="subscript"/>
        </w:rPr>
        <w:t>ij</w:t>
      </w:r>
      <w:proofErr w:type="spellEnd"/>
      <w:r w:rsidRPr="00D818E1">
        <w:t xml:space="preserve"> </w:t>
      </w:r>
      <w:r w:rsidR="00D818E1" w:rsidRPr="00D818E1">
        <w:t xml:space="preserve">is thus a binary random variable, and a parameter </w:t>
      </w:r>
      <w:proofErr w:type="spellStart"/>
      <w:r w:rsidR="00D818E1" w:rsidRPr="00D818E1">
        <w:rPr>
          <w:rFonts w:cstheme="minorHAnsi"/>
        </w:rPr>
        <w:t>θ</w:t>
      </w:r>
      <w:r w:rsidR="00D818E1" w:rsidRPr="00D818E1">
        <w:rPr>
          <w:vertAlign w:val="subscript"/>
        </w:rPr>
        <w:t>ij</w:t>
      </w:r>
      <w:proofErr w:type="spellEnd"/>
      <w:r w:rsidR="00D818E1" w:rsidRPr="00D818E1">
        <w:t xml:space="preserve"> can be introduced as the probability of </w:t>
      </w:r>
      <w:proofErr w:type="spellStart"/>
      <w:r w:rsidR="00D818E1" w:rsidRPr="00D818E1">
        <w:t>a</w:t>
      </w:r>
      <w:r w:rsidR="00D818E1" w:rsidRPr="00D818E1">
        <w:rPr>
          <w:vertAlign w:val="subscript"/>
        </w:rPr>
        <w:t>ij</w:t>
      </w:r>
      <w:proofErr w:type="spellEnd"/>
      <w:r w:rsidR="00D818E1" w:rsidRPr="00D818E1">
        <w:t xml:space="preserve"> being equal to 1 during a given scan. One interested in using ASNA to model and understand animal behaviour can thus think of </w:t>
      </w:r>
      <w:proofErr w:type="spellStart"/>
      <w:r w:rsidR="00D818E1" w:rsidRPr="00D818E1">
        <w:rPr>
          <w:rFonts w:cstheme="minorHAnsi"/>
        </w:rPr>
        <w:t>θ</w:t>
      </w:r>
      <w:r w:rsidR="00D818E1" w:rsidRPr="00D818E1">
        <w:rPr>
          <w:vertAlign w:val="subscript"/>
        </w:rPr>
        <w:t>ij</w:t>
      </w:r>
      <w:proofErr w:type="spellEnd"/>
      <w:r w:rsidR="00D818E1" w:rsidRPr="00D818E1">
        <w:t xml:space="preserve"> </w:t>
      </w:r>
      <w:r w:rsidR="00D818E1" w:rsidRPr="00D818E1">
        <w:t xml:space="preserve">as a biological value depending on </w:t>
      </w:r>
      <w:proofErr w:type="spellStart"/>
      <w:r w:rsidR="00D818E1" w:rsidRPr="00D818E1">
        <w:t>i</w:t>
      </w:r>
      <w:proofErr w:type="spellEnd"/>
      <w:r w:rsidR="00D818E1" w:rsidRPr="00D818E1">
        <w:t xml:space="preserve"> and j themselves, their specific relationship, the context during the scan occurs</w:t>
      </w:r>
      <w:r w:rsidR="00D818E1">
        <w:t xml:space="preserve">, their other relations </w:t>
      </w:r>
      <w:r w:rsidR="00D818E1">
        <w:t xml:space="preserve">(e.g. </w:t>
      </w:r>
      <w:proofErr w:type="spellStart"/>
      <w:r w:rsidR="00D818E1">
        <w:t>i</w:t>
      </w:r>
      <w:proofErr w:type="spellEnd"/>
      <w:r w:rsidR="00D818E1">
        <w:t xml:space="preserve"> </w:t>
      </w:r>
      <w:r w:rsidR="00D818E1">
        <w:t>will interact</w:t>
      </w:r>
      <w:r w:rsidR="00D818E1">
        <w:t xml:space="preserve"> or associate </w:t>
      </w:r>
      <w:r w:rsidR="00D818E1">
        <w:t xml:space="preserve">with </w:t>
      </w:r>
      <w:r w:rsidR="00D818E1">
        <w:t xml:space="preserve">j only </w:t>
      </w:r>
      <w:r w:rsidR="00D818E1">
        <w:t>if j is “close” to k</w:t>
      </w:r>
      <w:r w:rsidR="00D818E1">
        <w:t>)</w:t>
      </w:r>
      <w:r w:rsidR="00D818E1">
        <w:t xml:space="preserve"> and interactions </w:t>
      </w:r>
      <w:r w:rsidR="00D818E1">
        <w:t xml:space="preserve">(e.g. </w:t>
      </w:r>
      <w:proofErr w:type="spellStart"/>
      <w:r w:rsidR="00D818E1">
        <w:t>i</w:t>
      </w:r>
      <w:proofErr w:type="spellEnd"/>
      <w:r w:rsidR="00D818E1">
        <w:t xml:space="preserve"> and j will interact or associate only when individual k associate with h)</w:t>
      </w:r>
      <w:r w:rsidR="00D818E1">
        <w:t xml:space="preserve">, etc. </w:t>
      </w:r>
      <w:proofErr w:type="spellStart"/>
      <w:r w:rsidR="00D818E1" w:rsidRPr="00D818E1">
        <w:rPr>
          <w:rFonts w:cstheme="minorHAnsi"/>
        </w:rPr>
        <w:t>θ</w:t>
      </w:r>
      <w:r w:rsidR="00D818E1" w:rsidRPr="00D818E1">
        <w:rPr>
          <w:vertAlign w:val="subscript"/>
        </w:rPr>
        <w:t>ij</w:t>
      </w:r>
      <w:proofErr w:type="spellEnd"/>
      <w:r w:rsidR="00D818E1">
        <w:t xml:space="preserve"> can also be thought to vary overtime, i.e. leading to dynamic SNA, either on its own or once again following other SN </w:t>
      </w:r>
      <w:r w:rsidR="00D818E1">
        <w:t xml:space="preserve">(e.g. </w:t>
      </w:r>
      <w:proofErr w:type="spellStart"/>
      <w:r w:rsidR="00D818E1">
        <w:t>i</w:t>
      </w:r>
      <w:proofErr w:type="spellEnd"/>
      <w:r w:rsidR="00D818E1">
        <w:t xml:space="preserve"> will interact or associate with j only if j </w:t>
      </w:r>
      <w:r w:rsidR="00D818E1">
        <w:t xml:space="preserve">interacted with </w:t>
      </w:r>
      <w:r w:rsidR="00D818E1">
        <w:t>k</w:t>
      </w:r>
      <w:r w:rsidR="00D818E1">
        <w:t xml:space="preserve"> during the previous scan</w:t>
      </w:r>
      <w:r w:rsidR="00D818E1">
        <w:t xml:space="preserve">) </w:t>
      </w:r>
      <w:r w:rsidR="00D818E1">
        <w:t xml:space="preserve">and non-SN variables (e.g. </w:t>
      </w:r>
      <w:proofErr w:type="spellStart"/>
      <w:r w:rsidR="00D818E1">
        <w:t>i</w:t>
      </w:r>
      <w:proofErr w:type="spellEnd"/>
      <w:r w:rsidR="00D818E1">
        <w:t xml:space="preserve"> will overall interact less on weekends, or as it ages).</w:t>
      </w:r>
    </w:p>
    <w:p w14:paraId="14B24310" w14:textId="0709E65C" w:rsidR="00C225A4" w:rsidRDefault="00D818E1" w:rsidP="007544AB">
      <w:pPr>
        <w:spacing w:line="240" w:lineRule="auto"/>
      </w:pPr>
      <w:r>
        <w:t xml:space="preserve">Whichever the causes affecting </w:t>
      </w:r>
      <w:proofErr w:type="spellStart"/>
      <w:r w:rsidRPr="00D818E1">
        <w:rPr>
          <w:rFonts w:cstheme="minorHAnsi"/>
        </w:rPr>
        <w:t>θ</w:t>
      </w:r>
      <w:r w:rsidRPr="00D818E1">
        <w:rPr>
          <w:vertAlign w:val="subscript"/>
        </w:rPr>
        <w:t>ij</w:t>
      </w:r>
      <w:proofErr w:type="spellEnd"/>
      <w:r>
        <w:t>, it results from this paradigm that during any scan</w:t>
      </w:r>
      <w:r w:rsidR="00546155">
        <w:t xml:space="preserve">, one can define such a probability of association/interaction as the underlying driver of binary edges existing or not between two individuals during the scan. This model can be more or less simple or simplified to fit the chosen theoretical assumptions, e.g. </w:t>
      </w:r>
      <w:proofErr w:type="spellStart"/>
      <w:r w:rsidR="00546155" w:rsidRPr="00D818E1">
        <w:rPr>
          <w:rFonts w:cstheme="minorHAnsi"/>
        </w:rPr>
        <w:t>θ</w:t>
      </w:r>
      <w:r w:rsidR="00546155" w:rsidRPr="00D818E1">
        <w:rPr>
          <w:vertAlign w:val="subscript"/>
        </w:rPr>
        <w:t>ij</w:t>
      </w:r>
      <w:proofErr w:type="spellEnd"/>
      <w:r w:rsidR="00546155" w:rsidRPr="00546155">
        <w:t xml:space="preserve"> does</w:t>
      </w:r>
      <w:r w:rsidR="00546155">
        <w:t xml:space="preserve"> not vary across scans (e.g. the weighted SN is considered static), </w:t>
      </w:r>
      <w:proofErr w:type="spellStart"/>
      <w:r w:rsidR="00546155" w:rsidRPr="00D818E1">
        <w:rPr>
          <w:rFonts w:cstheme="minorHAnsi"/>
        </w:rPr>
        <w:t>θ</w:t>
      </w:r>
      <w:r w:rsidR="00546155" w:rsidRPr="00D818E1">
        <w:rPr>
          <w:vertAlign w:val="subscript"/>
        </w:rPr>
        <w:t>ij</w:t>
      </w:r>
      <w:proofErr w:type="spellEnd"/>
      <w:r w:rsidR="00546155" w:rsidRPr="00546155">
        <w:t xml:space="preserve"> </w:t>
      </w:r>
      <w:r w:rsidR="00546155">
        <w:t xml:space="preserve">is </w:t>
      </w:r>
      <w:r w:rsidR="00546155">
        <w:t xml:space="preserve">not </w:t>
      </w:r>
      <w:r w:rsidR="00546155">
        <w:t xml:space="preserve">influenced by anything else than individuals </w:t>
      </w:r>
      <w:proofErr w:type="spellStart"/>
      <w:r w:rsidR="00546155">
        <w:t>i</w:t>
      </w:r>
      <w:proofErr w:type="spellEnd"/>
      <w:r w:rsidR="00546155">
        <w:t>, j, and their unique relationship. We argue that, whether conscious or not, ASN analysts do choose such specific assumptions and that it is important to be aware of such assumptions underlying the elected SN model.</w:t>
      </w:r>
    </w:p>
    <w:p w14:paraId="21D71E02" w14:textId="41CBCA02" w:rsidR="00F83DC3" w:rsidRDefault="00F83DC3" w:rsidP="00F83DC3">
      <w:pPr>
        <w:pStyle w:val="Heading2"/>
      </w:pPr>
      <w:r>
        <w:t>What are the benefits of this paradigm?</w:t>
      </w:r>
    </w:p>
    <w:p w14:paraId="4B6777A1" w14:textId="42117FF3" w:rsidR="00546155" w:rsidRDefault="00546155" w:rsidP="007544AB">
      <w:r>
        <w:t xml:space="preserve">One benefit of decomposing an edge weight </w:t>
      </w:r>
      <w:proofErr w:type="spellStart"/>
      <w:r w:rsidRPr="00D818E1">
        <w:t>a</w:t>
      </w:r>
      <w:r w:rsidRPr="00D818E1">
        <w:rPr>
          <w:vertAlign w:val="subscript"/>
        </w:rPr>
        <w:t>ij</w:t>
      </w:r>
      <w:proofErr w:type="spellEnd"/>
      <w:r>
        <w:t xml:space="preserve"> into the sum of binary variables with parameter</w:t>
      </w:r>
      <w:r w:rsidRPr="00546155">
        <w:rPr>
          <w:rFonts w:cstheme="minorHAnsi"/>
        </w:rPr>
        <w:t xml:space="preserve"> </w:t>
      </w:r>
      <w:proofErr w:type="spellStart"/>
      <w:r w:rsidRPr="00D818E1">
        <w:rPr>
          <w:rFonts w:cstheme="minorHAnsi"/>
        </w:rPr>
        <w:t>θ</w:t>
      </w:r>
      <w:r w:rsidRPr="00D818E1">
        <w:rPr>
          <w:vertAlign w:val="subscript"/>
        </w:rPr>
        <w:t>ij</w:t>
      </w:r>
      <w:proofErr w:type="spellEnd"/>
      <w:r w:rsidRPr="00546155">
        <w:t xml:space="preserve"> </w:t>
      </w:r>
      <w:r>
        <w:t xml:space="preserve">is that now </w:t>
      </w:r>
      <w:proofErr w:type="spellStart"/>
      <w:r w:rsidRPr="00D818E1">
        <w:t>a</w:t>
      </w:r>
      <w:r w:rsidRPr="00D818E1">
        <w:rPr>
          <w:vertAlign w:val="subscript"/>
        </w:rPr>
        <w:t>ij</w:t>
      </w:r>
      <w:proofErr w:type="spellEnd"/>
      <w:r>
        <w:t xml:space="preserve"> </w:t>
      </w:r>
      <w:r>
        <w:t xml:space="preserve">can be viewed as a binomial variable within a Bayesian framework, from which distributions, credible intervals, variability can be derived from. This also allows an easy step-by-step “forensic” reconstruction of what likely sequences of scans could have led to the observed network, even in the absence of the specific observed scans (which are usually not provided in the ASNA literature, </w:t>
      </w:r>
      <w:r w:rsidR="00F83DC3">
        <w:t>open data often being restricted to the final summed up adjacency matrix of the SN</w:t>
      </w:r>
      <w:r>
        <w:t>)</w:t>
      </w:r>
      <w:r w:rsidR="00F83DC3">
        <w:t>.</w:t>
      </w:r>
    </w:p>
    <w:p w14:paraId="34666339" w14:textId="2A940BC3" w:rsidR="00F83DC3" w:rsidRDefault="00F83DC3" w:rsidP="00F83DC3">
      <w:pPr>
        <w:pStyle w:val="Heading2"/>
      </w:pPr>
      <w:r>
        <w:t>Bayesian framework</w:t>
      </w:r>
    </w:p>
    <w:p w14:paraId="0C94101C" w14:textId="7203164F" w:rsidR="00F83DC3" w:rsidRDefault="00F83DC3" w:rsidP="00F83DC3">
      <w:proofErr w:type="spellStart"/>
      <w:r w:rsidRPr="00D818E1">
        <w:rPr>
          <w:rFonts w:cstheme="minorHAnsi"/>
        </w:rPr>
        <w:t>θ</w:t>
      </w:r>
      <w:r w:rsidRPr="00D818E1">
        <w:rPr>
          <w:vertAlign w:val="subscript"/>
        </w:rPr>
        <w:t>ij</w:t>
      </w:r>
      <w:proofErr w:type="spellEnd"/>
      <w:r w:rsidRPr="00F83DC3">
        <w:t xml:space="preserve"> </w:t>
      </w:r>
      <w:r>
        <w:t>being a probability, it is bounded on the interval [0,1]. It is very usual in Bayesian statistics to attribute a Beta distribution (</w:t>
      </w:r>
      <w:bookmarkStart w:id="0" w:name="_Hlk77597251"/>
      <w:r>
        <w:t>Beta(</w:t>
      </w:r>
      <w:proofErr w:type="gramStart"/>
      <w:r>
        <w:rPr>
          <w:rFonts w:cstheme="minorHAnsi"/>
        </w:rPr>
        <w:t>α</w:t>
      </w:r>
      <w:r>
        <w:t>,</w:t>
      </w:r>
      <w:r>
        <w:rPr>
          <w:rFonts w:cstheme="minorHAnsi"/>
        </w:rPr>
        <w:t>β</w:t>
      </w:r>
      <w:proofErr w:type="gramEnd"/>
      <w:r>
        <w:t>)</w:t>
      </w:r>
      <w:bookmarkEnd w:id="0"/>
      <w:r>
        <w:t>) to such probability parameter; such a distribution is too bounded on [0,1] and can represent the likelihood of the parameter taking a given value on [0,1], i.e. the “probability” (rather, likelihood) that a probability is equal to X.</w:t>
      </w:r>
    </w:p>
    <w:p w14:paraId="7B7BD413" w14:textId="68D1A3AD" w:rsidR="00F83DC3" w:rsidRDefault="00F83DC3" w:rsidP="00F83DC3">
      <w:r>
        <w:t>Under this framework, if (</w:t>
      </w:r>
      <w:proofErr w:type="spellStart"/>
      <w:r w:rsidRPr="00D818E1">
        <w:t>a</w:t>
      </w:r>
      <w:r w:rsidRPr="00D818E1">
        <w:rPr>
          <w:vertAlign w:val="subscript"/>
        </w:rPr>
        <w:t>ij</w:t>
      </w:r>
      <w:proofErr w:type="spellEnd"/>
      <w:r w:rsidRPr="00F83DC3">
        <w:t xml:space="preserve"> =</w:t>
      </w:r>
      <w:r>
        <w:t xml:space="preserve"> X </w:t>
      </w:r>
      <w:r>
        <w:t xml:space="preserve">| </w:t>
      </w:r>
      <w:proofErr w:type="spellStart"/>
      <w:r w:rsidRPr="00D818E1">
        <w:rPr>
          <w:rFonts w:cstheme="minorHAnsi"/>
        </w:rPr>
        <w:t>θ</w:t>
      </w:r>
      <w:r w:rsidRPr="00D818E1">
        <w:rPr>
          <w:vertAlign w:val="subscript"/>
        </w:rPr>
        <w:t>ij</w:t>
      </w:r>
      <w:proofErr w:type="spellEnd"/>
      <w:r w:rsidRPr="00F83DC3">
        <w:t>)</w:t>
      </w:r>
      <w:r>
        <w:t xml:space="preserve">, i.e. observing a weight of X knowing the value of </w:t>
      </w:r>
      <w:proofErr w:type="spellStart"/>
      <w:r w:rsidRPr="00D818E1">
        <w:rPr>
          <w:rFonts w:cstheme="minorHAnsi"/>
        </w:rPr>
        <w:t>θ</w:t>
      </w:r>
      <w:r w:rsidRPr="00D818E1">
        <w:rPr>
          <w:vertAlign w:val="subscript"/>
        </w:rPr>
        <w:t>ij</w:t>
      </w:r>
      <w:proofErr w:type="spellEnd"/>
      <w:r>
        <w:t xml:space="preserve">, observing </w:t>
      </w:r>
      <w:proofErr w:type="spellStart"/>
      <w:r w:rsidRPr="00D818E1">
        <w:t>a</w:t>
      </w:r>
      <w:r w:rsidRPr="00D818E1">
        <w:rPr>
          <w:vertAlign w:val="subscript"/>
        </w:rPr>
        <w:t>ij</w:t>
      </w:r>
      <w:proofErr w:type="spellEnd"/>
      <w:r w:rsidRPr="00F83DC3">
        <w:t xml:space="preserve"> =</w:t>
      </w:r>
      <w:r>
        <w:t xml:space="preserve"> X and deducing the likely distribution of </w:t>
      </w:r>
      <w:proofErr w:type="spellStart"/>
      <w:r w:rsidRPr="00D818E1">
        <w:rPr>
          <w:rFonts w:cstheme="minorHAnsi"/>
        </w:rPr>
        <w:t>θ</w:t>
      </w:r>
      <w:r w:rsidRPr="00D818E1">
        <w:rPr>
          <w:vertAlign w:val="subscript"/>
        </w:rPr>
        <w:t>ij</w:t>
      </w:r>
      <w:proofErr w:type="spellEnd"/>
      <w:r w:rsidRPr="00F83DC3">
        <w:t xml:space="preserve">, i.e. </w:t>
      </w:r>
      <w:r>
        <w:t>(</w:t>
      </w:r>
      <w:proofErr w:type="spellStart"/>
      <w:r w:rsidRPr="00D818E1">
        <w:rPr>
          <w:rFonts w:cstheme="minorHAnsi"/>
        </w:rPr>
        <w:t>θ</w:t>
      </w:r>
      <w:r w:rsidRPr="00D818E1">
        <w:rPr>
          <w:vertAlign w:val="subscript"/>
        </w:rPr>
        <w:t>ij</w:t>
      </w:r>
      <w:proofErr w:type="spellEnd"/>
      <w:r w:rsidRPr="00D818E1">
        <w:t xml:space="preserve"> </w:t>
      </w:r>
      <w:r>
        <w:t xml:space="preserve">| </w:t>
      </w:r>
      <w:proofErr w:type="spellStart"/>
      <w:r w:rsidRPr="00D818E1">
        <w:t>a</w:t>
      </w:r>
      <w:r w:rsidRPr="00D818E1">
        <w:rPr>
          <w:vertAlign w:val="subscript"/>
        </w:rPr>
        <w:t>ij</w:t>
      </w:r>
      <w:proofErr w:type="spellEnd"/>
      <w:r w:rsidRPr="00F83DC3">
        <w:t xml:space="preserve"> =</w:t>
      </w:r>
      <w:r>
        <w:t xml:space="preserve"> X</w:t>
      </w:r>
      <w:r w:rsidRPr="00F83DC3">
        <w:t>)</w:t>
      </w:r>
      <w:r>
        <w:t xml:space="preserve"> is a classic Bayesian situation corresponding to </w:t>
      </w:r>
      <w:r w:rsidR="007544AB">
        <w:t xml:space="preserve">the one ASN analysts face when confronted only to a single observed adjacency matrix. Note that in the first case </w:t>
      </w:r>
      <w:r w:rsidR="007544AB">
        <w:t>(</w:t>
      </w:r>
      <w:proofErr w:type="spellStart"/>
      <w:r w:rsidR="007544AB" w:rsidRPr="00D818E1">
        <w:t>a</w:t>
      </w:r>
      <w:r w:rsidR="007544AB" w:rsidRPr="00D818E1">
        <w:rPr>
          <w:vertAlign w:val="subscript"/>
        </w:rPr>
        <w:t>ij</w:t>
      </w:r>
      <w:proofErr w:type="spellEnd"/>
      <w:r w:rsidR="007544AB" w:rsidRPr="00F83DC3">
        <w:t xml:space="preserve"> =</w:t>
      </w:r>
      <w:r w:rsidR="007544AB">
        <w:t xml:space="preserve"> X | </w:t>
      </w:r>
      <w:proofErr w:type="spellStart"/>
      <w:r w:rsidR="007544AB" w:rsidRPr="00D818E1">
        <w:rPr>
          <w:rFonts w:cstheme="minorHAnsi"/>
        </w:rPr>
        <w:t>θ</w:t>
      </w:r>
      <w:r w:rsidR="007544AB" w:rsidRPr="00D818E1">
        <w:rPr>
          <w:vertAlign w:val="subscript"/>
        </w:rPr>
        <w:t>ij</w:t>
      </w:r>
      <w:proofErr w:type="spellEnd"/>
      <w:r w:rsidR="007544AB" w:rsidRPr="00F83DC3">
        <w:t>)</w:t>
      </w:r>
      <w:r w:rsidR="007544AB">
        <w:t xml:space="preserve">, X is a traditional binomial variable when </w:t>
      </w:r>
      <w:proofErr w:type="spellStart"/>
      <w:r w:rsidR="007544AB" w:rsidRPr="00D818E1">
        <w:rPr>
          <w:rFonts w:cstheme="minorHAnsi"/>
        </w:rPr>
        <w:t>θ</w:t>
      </w:r>
      <w:r w:rsidR="007544AB" w:rsidRPr="00D818E1">
        <w:rPr>
          <w:vertAlign w:val="subscript"/>
        </w:rPr>
        <w:t>ij</w:t>
      </w:r>
      <w:proofErr w:type="spellEnd"/>
      <w:r w:rsidR="007544AB">
        <w:t xml:space="preserve"> is a constant, with </w:t>
      </w:r>
      <w:proofErr w:type="gramStart"/>
      <w:r w:rsidR="007544AB">
        <w:t>p</w:t>
      </w:r>
      <w:r w:rsidR="007544AB">
        <w:t>(</w:t>
      </w:r>
      <w:proofErr w:type="spellStart"/>
      <w:proofErr w:type="gramEnd"/>
      <w:r w:rsidR="007544AB" w:rsidRPr="00D818E1">
        <w:t>a</w:t>
      </w:r>
      <w:r w:rsidR="007544AB" w:rsidRPr="00D818E1">
        <w:rPr>
          <w:vertAlign w:val="subscript"/>
        </w:rPr>
        <w:t>ij</w:t>
      </w:r>
      <w:proofErr w:type="spellEnd"/>
      <w:r w:rsidR="007544AB" w:rsidRPr="00F83DC3">
        <w:t xml:space="preserve"> =</w:t>
      </w:r>
      <w:r w:rsidR="007544AB">
        <w:t xml:space="preserve"> X | </w:t>
      </w:r>
      <w:proofErr w:type="spellStart"/>
      <w:r w:rsidR="007544AB" w:rsidRPr="00D818E1">
        <w:rPr>
          <w:rFonts w:cstheme="minorHAnsi"/>
        </w:rPr>
        <w:t>θ</w:t>
      </w:r>
      <w:r w:rsidR="007544AB" w:rsidRPr="00D818E1">
        <w:rPr>
          <w:vertAlign w:val="subscript"/>
        </w:rPr>
        <w:t>ij</w:t>
      </w:r>
      <w:proofErr w:type="spellEnd"/>
      <w:r w:rsidR="007544AB" w:rsidRPr="00F83DC3">
        <w:t>)</w:t>
      </w:r>
      <w:r w:rsidR="007544AB">
        <w:t xml:space="preserve"> = (n X) </w:t>
      </w:r>
      <w:proofErr w:type="spellStart"/>
      <w:r w:rsidR="007544AB" w:rsidRPr="00D818E1">
        <w:rPr>
          <w:rFonts w:cstheme="minorHAnsi"/>
        </w:rPr>
        <w:t>θ</w:t>
      </w:r>
      <w:r w:rsidR="007544AB" w:rsidRPr="00D818E1">
        <w:rPr>
          <w:vertAlign w:val="subscript"/>
        </w:rPr>
        <w:t>ij</w:t>
      </w:r>
      <w:r w:rsidR="007544AB" w:rsidRPr="007544AB">
        <w:rPr>
          <w:vertAlign w:val="superscript"/>
        </w:rPr>
        <w:t>X</w:t>
      </w:r>
      <w:proofErr w:type="spellEnd"/>
      <w:r w:rsidR="007544AB" w:rsidRPr="007544AB">
        <w:rPr>
          <w:rFonts w:cstheme="minorHAnsi"/>
        </w:rPr>
        <w:t xml:space="preserve"> </w:t>
      </w:r>
      <w:r w:rsidR="007544AB">
        <w:rPr>
          <w:rFonts w:cstheme="minorHAnsi"/>
        </w:rPr>
        <w:t xml:space="preserve">(1 - </w:t>
      </w:r>
      <w:proofErr w:type="spellStart"/>
      <w:r w:rsidR="007544AB" w:rsidRPr="00D818E1">
        <w:rPr>
          <w:rFonts w:cstheme="minorHAnsi"/>
        </w:rPr>
        <w:t>θ</w:t>
      </w:r>
      <w:r w:rsidR="007544AB" w:rsidRPr="00D818E1">
        <w:rPr>
          <w:vertAlign w:val="subscript"/>
        </w:rPr>
        <w:t>ij</w:t>
      </w:r>
      <w:proofErr w:type="spellEnd"/>
      <w:r w:rsidR="007544AB" w:rsidRPr="007544AB">
        <w:t>)</w:t>
      </w:r>
      <w:r w:rsidR="007544AB" w:rsidRPr="007544AB">
        <w:rPr>
          <w:vertAlign w:val="superscript"/>
        </w:rPr>
        <w:t>n - X</w:t>
      </w:r>
      <w:r w:rsidR="007544AB">
        <w:t xml:space="preserve">. In a classic probabilistic/maximum likelihood framework, </w:t>
      </w:r>
      <w:proofErr w:type="spellStart"/>
      <w:r w:rsidR="007544AB" w:rsidRPr="00D818E1">
        <w:rPr>
          <w:rFonts w:cstheme="minorHAnsi"/>
        </w:rPr>
        <w:t>θ</w:t>
      </w:r>
      <w:r w:rsidR="007544AB" w:rsidRPr="00D818E1">
        <w:rPr>
          <w:vertAlign w:val="subscript"/>
        </w:rPr>
        <w:t>ij</w:t>
      </w:r>
      <w:proofErr w:type="spellEnd"/>
      <w:r w:rsidR="007544AB">
        <w:t xml:space="preserve"> could be calculated from observing </w:t>
      </w:r>
      <w:proofErr w:type="spellStart"/>
      <w:r w:rsidR="007544AB" w:rsidRPr="00D818E1">
        <w:t>a</w:t>
      </w:r>
      <w:r w:rsidR="007544AB" w:rsidRPr="00D818E1">
        <w:rPr>
          <w:vertAlign w:val="subscript"/>
        </w:rPr>
        <w:t>ij</w:t>
      </w:r>
      <w:proofErr w:type="spellEnd"/>
      <w:r w:rsidR="007544AB" w:rsidRPr="00F83DC3">
        <w:t xml:space="preserve"> =</w:t>
      </w:r>
      <w:r w:rsidR="007544AB">
        <w:t xml:space="preserve"> X </w:t>
      </w:r>
      <w:r w:rsidR="007544AB">
        <w:t xml:space="preserve">as the number of times </w:t>
      </w:r>
      <w:proofErr w:type="spellStart"/>
      <w:r w:rsidR="007544AB">
        <w:t>i</w:t>
      </w:r>
      <w:proofErr w:type="spellEnd"/>
      <w:r w:rsidR="007544AB">
        <w:t xml:space="preserve"> and j associated/interacted divided by the total relevant number of scan n. However, we embrace here the uncertain nature of </w:t>
      </w:r>
      <w:proofErr w:type="spellStart"/>
      <w:r w:rsidR="007544AB" w:rsidRPr="00D818E1">
        <w:rPr>
          <w:rFonts w:cstheme="minorHAnsi"/>
        </w:rPr>
        <w:t>θ</w:t>
      </w:r>
      <w:r w:rsidR="007544AB" w:rsidRPr="00D818E1">
        <w:rPr>
          <w:vertAlign w:val="subscript"/>
        </w:rPr>
        <w:t>ij</w:t>
      </w:r>
      <w:proofErr w:type="spellEnd"/>
      <w:r w:rsidR="007544AB">
        <w:t xml:space="preserve">, especially when it is estimated via a single set of observations, by relying on a Bayesian framework where </w:t>
      </w:r>
      <w:proofErr w:type="spellStart"/>
      <w:r w:rsidR="007544AB" w:rsidRPr="00D818E1">
        <w:rPr>
          <w:rFonts w:cstheme="minorHAnsi"/>
        </w:rPr>
        <w:t>θ</w:t>
      </w:r>
      <w:r w:rsidR="007544AB" w:rsidRPr="00D818E1">
        <w:rPr>
          <w:vertAlign w:val="subscript"/>
        </w:rPr>
        <w:t>ij</w:t>
      </w:r>
      <w:proofErr w:type="spellEnd"/>
      <w:r w:rsidR="007544AB">
        <w:t xml:space="preserve"> is not seen as a constant, but rather as coming from a distribution of likely values, modeled by a Beta distribution. This allows</w:t>
      </w:r>
      <w:r w:rsidR="007544AB" w:rsidRPr="007544AB">
        <w:rPr>
          <w:rFonts w:cstheme="minorHAnsi"/>
        </w:rPr>
        <w:t xml:space="preserve"> </w:t>
      </w:r>
      <w:proofErr w:type="spellStart"/>
      <w:r w:rsidR="007544AB" w:rsidRPr="00D818E1">
        <w:rPr>
          <w:rFonts w:cstheme="minorHAnsi"/>
        </w:rPr>
        <w:t>θ</w:t>
      </w:r>
      <w:r w:rsidR="007544AB" w:rsidRPr="00D818E1">
        <w:rPr>
          <w:vertAlign w:val="subscript"/>
        </w:rPr>
        <w:t>ij</w:t>
      </w:r>
      <w:proofErr w:type="spellEnd"/>
      <w:r w:rsidR="007544AB">
        <w:t xml:space="preserve"> </w:t>
      </w:r>
      <w:r w:rsidR="007544AB">
        <w:t xml:space="preserve">to be more or less uncertain/variable according to the sample size (e.g. estimating </w:t>
      </w:r>
      <w:proofErr w:type="spellStart"/>
      <w:r w:rsidR="007544AB" w:rsidRPr="00D818E1">
        <w:rPr>
          <w:rFonts w:cstheme="minorHAnsi"/>
        </w:rPr>
        <w:t>θ</w:t>
      </w:r>
      <w:r w:rsidR="007544AB" w:rsidRPr="00D818E1">
        <w:rPr>
          <w:vertAlign w:val="subscript"/>
        </w:rPr>
        <w:t>ij</w:t>
      </w:r>
      <w:proofErr w:type="spellEnd"/>
      <w:r w:rsidR="007544AB">
        <w:t xml:space="preserve"> </w:t>
      </w:r>
      <w:r w:rsidR="007544AB">
        <w:t xml:space="preserve">= 0.1 should be more certain after observing 100 associations in 1000 scans rather than only 1 in 10); property that is lost when only relying on </w:t>
      </w:r>
      <w:proofErr w:type="spellStart"/>
      <w:r w:rsidR="00D16A19" w:rsidRPr="00D818E1">
        <w:rPr>
          <w:rFonts w:cstheme="minorHAnsi"/>
        </w:rPr>
        <w:t>θ</w:t>
      </w:r>
      <w:proofErr w:type="gramStart"/>
      <w:r w:rsidR="00D16A19" w:rsidRPr="00D818E1">
        <w:rPr>
          <w:vertAlign w:val="subscript"/>
        </w:rPr>
        <w:t>ij</w:t>
      </w:r>
      <w:r w:rsidR="00D16A19">
        <w:t>‘</w:t>
      </w:r>
      <w:proofErr w:type="gramEnd"/>
      <w:r w:rsidR="00D16A19">
        <w:t>s</w:t>
      </w:r>
      <w:proofErr w:type="spellEnd"/>
      <w:r w:rsidR="00D16A19">
        <w:t xml:space="preserve"> maximum likelihood estimator X / n.</w:t>
      </w:r>
    </w:p>
    <w:p w14:paraId="07032D12" w14:textId="6FB8882D" w:rsidR="00D16A19" w:rsidRDefault="00D16A19" w:rsidP="00F83DC3">
      <w:r>
        <w:t xml:space="preserve">In this Bayesian framework, </w:t>
      </w:r>
      <w:proofErr w:type="gramStart"/>
      <w:r>
        <w:t>p(</w:t>
      </w:r>
      <w:proofErr w:type="spellStart"/>
      <w:proofErr w:type="gramEnd"/>
      <w:r>
        <w:rPr>
          <w:rFonts w:cstheme="minorHAnsi"/>
        </w:rPr>
        <w:t>θ</w:t>
      </w:r>
      <w:r>
        <w:rPr>
          <w:vertAlign w:val="subscript"/>
        </w:rPr>
        <w:t>ij</w:t>
      </w:r>
      <w:proofErr w:type="spellEnd"/>
      <w:r>
        <w:t xml:space="preserve"> |</w:t>
      </w:r>
      <w:proofErr w:type="spellStart"/>
      <w:r>
        <w:t>a</w:t>
      </w:r>
      <w:r>
        <w:rPr>
          <w:vertAlign w:val="subscript"/>
        </w:rPr>
        <w:t>ij</w:t>
      </w:r>
      <w:proofErr w:type="spellEnd"/>
      <w:r>
        <w:t xml:space="preserve"> = X)</w:t>
      </w:r>
      <w:r>
        <w:t xml:space="preserve">, i.e. </w:t>
      </w:r>
      <w:proofErr w:type="spellStart"/>
      <w:r w:rsidRPr="00D818E1">
        <w:rPr>
          <w:rFonts w:cstheme="minorHAnsi"/>
        </w:rPr>
        <w:t>θ</w:t>
      </w:r>
      <w:r w:rsidRPr="00D818E1">
        <w:rPr>
          <w:vertAlign w:val="subscript"/>
        </w:rPr>
        <w:t>ij</w:t>
      </w:r>
      <w:r>
        <w:t>‘s</w:t>
      </w:r>
      <w:proofErr w:type="spellEnd"/>
      <w:r>
        <w:t xml:space="preserve"> posterior, is also a Beta distribution, relying on the Beta distribution’s conjugate property in the case of a binomial variable (REF). </w:t>
      </w:r>
      <w:r w:rsidRPr="00D16A19">
        <w:rPr>
          <w:rFonts w:cstheme="minorHAnsi"/>
        </w:rPr>
        <w:t xml:space="preserve">α </w:t>
      </w:r>
      <w:r>
        <w:rPr>
          <w:rFonts w:cstheme="minorHAnsi"/>
        </w:rPr>
        <w:t>and</w:t>
      </w:r>
      <w:r w:rsidRPr="00D16A19">
        <w:rPr>
          <w:rFonts w:cstheme="minorHAnsi"/>
        </w:rPr>
        <w:t xml:space="preserve"> β </w:t>
      </w:r>
      <w:r>
        <w:t xml:space="preserve">can be view as </w:t>
      </w:r>
      <w:r>
        <w:t>(</w:t>
      </w:r>
      <w:r>
        <w:t>pseudo-</w:t>
      </w:r>
      <w:r>
        <w:t>)</w:t>
      </w:r>
      <w:r>
        <w:t>counts of association/non-associations</w:t>
      </w:r>
      <w:r>
        <w:t xml:space="preserve">, with n = </w:t>
      </w:r>
      <w:r w:rsidRPr="00D16A19">
        <w:rPr>
          <w:rFonts w:cstheme="minorHAnsi"/>
        </w:rPr>
        <w:t xml:space="preserve">α </w:t>
      </w:r>
      <w:r>
        <w:rPr>
          <w:rFonts w:cstheme="minorHAnsi"/>
        </w:rPr>
        <w:t>+</w:t>
      </w:r>
      <w:r w:rsidRPr="00D16A19">
        <w:rPr>
          <w:rFonts w:cstheme="minorHAnsi"/>
        </w:rPr>
        <w:t xml:space="preserve"> β</w:t>
      </w:r>
      <w:r>
        <w:rPr>
          <w:rFonts w:cstheme="minorHAnsi"/>
        </w:rPr>
        <w:t xml:space="preserve"> being the total number of observations</w:t>
      </w:r>
      <w:r>
        <w:t>. That is to say:</w:t>
      </w:r>
    </w:p>
    <w:p w14:paraId="0C1F25C5" w14:textId="77777777" w:rsidR="00D16A19" w:rsidRDefault="00D16A19" w:rsidP="00D16A19">
      <w:pPr>
        <w:pStyle w:val="ListParagraph"/>
        <w:numPr>
          <w:ilvl w:val="0"/>
          <w:numId w:val="2"/>
        </w:numPr>
      </w:pPr>
      <w:r>
        <w:lastRenderedPageBreak/>
        <w:t>after adopting an informative or uninformative prior (that can be view as pseudo-counts of association/non-associations) like</w:t>
      </w:r>
    </w:p>
    <w:p w14:paraId="505BEE9B" w14:textId="77777777" w:rsidR="00D16A19" w:rsidRDefault="00D16A19" w:rsidP="00D16A19">
      <w:pPr>
        <w:pStyle w:val="ListParagraph"/>
        <w:numPr>
          <w:ilvl w:val="1"/>
          <w:numId w:val="2"/>
        </w:numPr>
      </w:pPr>
      <w:r w:rsidRPr="00D16A19">
        <w:rPr>
          <w:rFonts w:cstheme="minorHAnsi"/>
        </w:rPr>
        <w:t>α</w:t>
      </w:r>
      <w:r w:rsidRPr="00D16A19">
        <w:rPr>
          <w:rFonts w:cstheme="minorHAnsi"/>
        </w:rPr>
        <w:t xml:space="preserve"> = a</w:t>
      </w:r>
      <w:r>
        <w:t xml:space="preserve"> and </w:t>
      </w:r>
      <w:r w:rsidRPr="00D16A19">
        <w:rPr>
          <w:rFonts w:cstheme="minorHAnsi"/>
        </w:rPr>
        <w:t>β</w:t>
      </w:r>
      <w:r w:rsidRPr="00D16A19">
        <w:rPr>
          <w:rFonts w:cstheme="minorHAnsi"/>
        </w:rPr>
        <w:t xml:space="preserve"> = b</w:t>
      </w:r>
      <w:r>
        <w:t xml:space="preserve"> where during a previous experiment, the dyad has been observed associating a times over n = a + b scans as an informative prior</w:t>
      </w:r>
    </w:p>
    <w:p w14:paraId="4D81004F" w14:textId="71DD86B3" w:rsidR="00D16A19" w:rsidRPr="00D16A19" w:rsidRDefault="00D16A19" w:rsidP="00D16A19">
      <w:pPr>
        <w:pStyle w:val="ListParagraph"/>
        <w:numPr>
          <w:ilvl w:val="1"/>
          <w:numId w:val="2"/>
        </w:numPr>
      </w:pPr>
      <w:r>
        <w:t xml:space="preserve">or like </w:t>
      </w:r>
      <w:r w:rsidRPr="00D16A19">
        <w:rPr>
          <w:rFonts w:cstheme="minorHAnsi"/>
        </w:rPr>
        <w:t xml:space="preserve">α = β = </w:t>
      </w:r>
      <w:r w:rsidRPr="00D16A19">
        <w:rPr>
          <w:rFonts w:cstheme="minorHAnsi"/>
        </w:rPr>
        <w:t>1</w:t>
      </w:r>
      <w:r>
        <w:t xml:space="preserve"> </w:t>
      </w:r>
      <w:r>
        <w:t xml:space="preserve">(a uniform distribution of </w:t>
      </w:r>
      <w:proofErr w:type="spellStart"/>
      <w:r w:rsidRPr="00D16A19">
        <w:rPr>
          <w:rFonts w:cstheme="minorHAnsi"/>
        </w:rPr>
        <w:t>θ</w:t>
      </w:r>
      <w:r w:rsidRPr="00D16A19">
        <w:rPr>
          <w:vertAlign w:val="subscript"/>
        </w:rPr>
        <w:t>ij</w:t>
      </w:r>
      <w:proofErr w:type="spellEnd"/>
      <w:r>
        <w:t xml:space="preserve">) or </w:t>
      </w:r>
      <w:r w:rsidRPr="00D16A19">
        <w:rPr>
          <w:rFonts w:cstheme="minorHAnsi"/>
        </w:rPr>
        <w:t xml:space="preserve">α = β = </w:t>
      </w:r>
      <w:r w:rsidRPr="00D16A19">
        <w:rPr>
          <w:rFonts w:cstheme="minorHAnsi"/>
        </w:rPr>
        <w:t>0.5 (</w:t>
      </w:r>
      <w:proofErr w:type="spellStart"/>
      <w:r w:rsidRPr="00D16A19">
        <w:rPr>
          <w:rFonts w:cstheme="minorHAnsi"/>
        </w:rPr>
        <w:t>Jefrrey’s</w:t>
      </w:r>
      <w:proofErr w:type="spellEnd"/>
      <w:r w:rsidRPr="00D16A19">
        <w:rPr>
          <w:rFonts w:cstheme="minorHAnsi"/>
        </w:rPr>
        <w:t xml:space="preserve"> prior) as an uninformative prior</w:t>
      </w:r>
    </w:p>
    <w:p w14:paraId="5A856B6D" w14:textId="7EA2A6BE" w:rsidR="00D16A19" w:rsidRPr="003544DF" w:rsidRDefault="00D16A19" w:rsidP="00D16A19">
      <w:pPr>
        <w:pStyle w:val="ListParagraph"/>
        <w:numPr>
          <w:ilvl w:val="0"/>
          <w:numId w:val="2"/>
        </w:numPr>
      </w:pPr>
      <w:r w:rsidRPr="003544DF">
        <w:rPr>
          <w:rFonts w:cstheme="minorHAnsi"/>
        </w:rPr>
        <w:t xml:space="preserve">observing </w:t>
      </w:r>
      <w:proofErr w:type="spellStart"/>
      <w:r>
        <w:t>a</w:t>
      </w:r>
      <w:r w:rsidRPr="003544DF">
        <w:rPr>
          <w:vertAlign w:val="subscript"/>
        </w:rPr>
        <w:t>ij</w:t>
      </w:r>
      <w:proofErr w:type="spellEnd"/>
      <w:r>
        <w:t xml:space="preserve"> = X</w:t>
      </w:r>
      <w:r>
        <w:t xml:space="preserve"> “updates” our knowledge of </w:t>
      </w:r>
      <w:r w:rsidRPr="003544DF">
        <w:rPr>
          <w:rFonts w:cstheme="minorHAnsi"/>
        </w:rPr>
        <w:t xml:space="preserve">α </w:t>
      </w:r>
      <w:r w:rsidRPr="003544DF">
        <w:rPr>
          <w:rFonts w:cstheme="minorHAnsi"/>
        </w:rPr>
        <w:t>and</w:t>
      </w:r>
      <w:r w:rsidRPr="003544DF">
        <w:rPr>
          <w:rFonts w:cstheme="minorHAnsi"/>
        </w:rPr>
        <w:t xml:space="preserve"> β</w:t>
      </w:r>
      <w:r w:rsidRPr="003544DF">
        <w:rPr>
          <w:rFonts w:cstheme="minorHAnsi"/>
        </w:rPr>
        <w:t xml:space="preserve"> by summing previous (pseudo-)counts </w:t>
      </w:r>
      <w:r>
        <w:t>of association/non-associations</w:t>
      </w:r>
      <w:r>
        <w:t xml:space="preserve"> with the new observations </w:t>
      </w:r>
      <w:r w:rsidR="003544DF">
        <w:t xml:space="preserve">like this: </w:t>
      </w:r>
      <w:r w:rsidR="003544DF" w:rsidRPr="003544DF">
        <w:rPr>
          <w:rFonts w:cstheme="minorHAnsi"/>
        </w:rPr>
        <w:t>α</w:t>
      </w:r>
      <w:r w:rsidR="003544DF" w:rsidRPr="003544DF">
        <w:rPr>
          <w:rFonts w:cstheme="minorHAnsi"/>
          <w:vertAlign w:val="subscript"/>
        </w:rPr>
        <w:t>post</w:t>
      </w:r>
      <w:r w:rsidR="003544DF" w:rsidRPr="003544DF">
        <w:rPr>
          <w:rFonts w:cstheme="minorHAnsi"/>
        </w:rPr>
        <w:t xml:space="preserve"> =</w:t>
      </w:r>
      <w:r w:rsidR="003544DF" w:rsidRPr="003544DF">
        <w:rPr>
          <w:rFonts w:cstheme="minorHAnsi"/>
        </w:rPr>
        <w:t xml:space="preserve"> </w:t>
      </w:r>
      <w:r w:rsidR="003544DF" w:rsidRPr="003544DF">
        <w:rPr>
          <w:rFonts w:cstheme="minorHAnsi"/>
        </w:rPr>
        <w:t>α</w:t>
      </w:r>
      <w:r w:rsidR="003544DF" w:rsidRPr="003544DF">
        <w:rPr>
          <w:rFonts w:cstheme="minorHAnsi"/>
          <w:vertAlign w:val="subscript"/>
        </w:rPr>
        <w:t>prior</w:t>
      </w:r>
      <w:r w:rsidR="003544DF" w:rsidRPr="003544DF">
        <w:rPr>
          <w:rFonts w:cstheme="minorHAnsi"/>
        </w:rPr>
        <w:t xml:space="preserve"> + X and </w:t>
      </w:r>
      <w:r w:rsidR="003544DF" w:rsidRPr="00D16A19">
        <w:rPr>
          <w:rFonts w:cstheme="minorHAnsi"/>
        </w:rPr>
        <w:t>β</w:t>
      </w:r>
      <w:r w:rsidR="003544DF" w:rsidRPr="003544DF">
        <w:rPr>
          <w:rFonts w:cstheme="minorHAnsi"/>
          <w:vertAlign w:val="subscript"/>
        </w:rPr>
        <w:t>post</w:t>
      </w:r>
      <w:r w:rsidR="003544DF" w:rsidRPr="003544DF">
        <w:rPr>
          <w:rFonts w:cstheme="minorHAnsi"/>
        </w:rPr>
        <w:t xml:space="preserve"> = </w:t>
      </w:r>
      <w:r w:rsidR="003544DF" w:rsidRPr="00D16A19">
        <w:rPr>
          <w:rFonts w:cstheme="minorHAnsi"/>
        </w:rPr>
        <w:t>β</w:t>
      </w:r>
      <w:r w:rsidR="003544DF" w:rsidRPr="003544DF">
        <w:rPr>
          <w:rFonts w:cstheme="minorHAnsi"/>
          <w:vertAlign w:val="subscript"/>
        </w:rPr>
        <w:t>prior</w:t>
      </w:r>
      <w:r w:rsidR="003544DF" w:rsidRPr="003544DF">
        <w:rPr>
          <w:rFonts w:cstheme="minorHAnsi"/>
        </w:rPr>
        <w:t xml:space="preserve"> + </w:t>
      </w:r>
      <w:r w:rsidR="003544DF">
        <w:rPr>
          <w:rFonts w:cstheme="minorHAnsi"/>
        </w:rPr>
        <w:t xml:space="preserve">(N – </w:t>
      </w:r>
      <w:r w:rsidR="003544DF" w:rsidRPr="003544DF">
        <w:rPr>
          <w:rFonts w:cstheme="minorHAnsi"/>
        </w:rPr>
        <w:t>X</w:t>
      </w:r>
      <w:r w:rsidR="003544DF">
        <w:rPr>
          <w:rFonts w:cstheme="minorHAnsi"/>
        </w:rPr>
        <w:t>)</w:t>
      </w:r>
    </w:p>
    <w:p w14:paraId="40E3C4E7" w14:textId="297DE9DD" w:rsidR="003544DF" w:rsidRPr="00326951" w:rsidRDefault="003544DF" w:rsidP="003544DF">
      <w:r>
        <w:t xml:space="preserve">From </w:t>
      </w:r>
      <w:proofErr w:type="spellStart"/>
      <w:r w:rsidRPr="00D818E1">
        <w:rPr>
          <w:rFonts w:cstheme="minorHAnsi"/>
        </w:rPr>
        <w:t>θ</w:t>
      </w:r>
      <w:proofErr w:type="gramStart"/>
      <w:r w:rsidRPr="00D818E1">
        <w:rPr>
          <w:vertAlign w:val="subscript"/>
        </w:rPr>
        <w:t>ij</w:t>
      </w:r>
      <w:r>
        <w:t>‘</w:t>
      </w:r>
      <w:proofErr w:type="gramEnd"/>
      <w:r>
        <w:t>s</w:t>
      </w:r>
      <w:proofErr w:type="spellEnd"/>
      <w:r>
        <w:t xml:space="preserve"> posterior</w:t>
      </w:r>
      <w:r>
        <w:t xml:space="preserve">, one can afterward describe </w:t>
      </w:r>
      <w:proofErr w:type="spellStart"/>
      <w:r w:rsidRPr="00D818E1">
        <w:rPr>
          <w:rFonts w:cstheme="minorHAnsi"/>
        </w:rPr>
        <w:t>θ</w:t>
      </w:r>
      <w:r w:rsidRPr="00D818E1">
        <w:rPr>
          <w:vertAlign w:val="subscript"/>
        </w:rPr>
        <w:t>ij</w:t>
      </w:r>
      <w:proofErr w:type="spellEnd"/>
      <w:r>
        <w:t xml:space="preserve"> and its likely values, as well as draw a random value from this posterior and simulate new observations based on this random </w:t>
      </w:r>
      <w:proofErr w:type="spellStart"/>
      <w:r w:rsidRPr="00D818E1">
        <w:rPr>
          <w:rFonts w:cstheme="minorHAnsi"/>
        </w:rPr>
        <w:t>θ</w:t>
      </w:r>
      <w:r w:rsidRPr="00D818E1">
        <w:rPr>
          <w:vertAlign w:val="subscript"/>
        </w:rPr>
        <w:t>ij</w:t>
      </w:r>
      <w:proofErr w:type="spellEnd"/>
      <w:r>
        <w:t xml:space="preserve">. Such a random draw of </w:t>
      </w:r>
      <w:proofErr w:type="spellStart"/>
      <w:r w:rsidRPr="00D818E1">
        <w:rPr>
          <w:rFonts w:cstheme="minorHAnsi"/>
        </w:rPr>
        <w:t>θ</w:t>
      </w:r>
      <w:r w:rsidRPr="00D818E1">
        <w:rPr>
          <w:vertAlign w:val="subscript"/>
        </w:rPr>
        <w:t>ij</w:t>
      </w:r>
      <w:proofErr w:type="spellEnd"/>
      <w:r>
        <w:t xml:space="preserve"> from a Beta distribution and then drawing new observations leading to a new </w:t>
      </w:r>
      <w:proofErr w:type="spellStart"/>
      <w:r>
        <w:t>a</w:t>
      </w:r>
      <w:r w:rsidRPr="003544DF">
        <w:rPr>
          <w:vertAlign w:val="subscript"/>
        </w:rPr>
        <w:t>ij</w:t>
      </w:r>
      <w:proofErr w:type="spellEnd"/>
      <w:r w:rsidRPr="003544DF">
        <w:t xml:space="preserve"> is </w:t>
      </w:r>
      <w:r>
        <w:t xml:space="preserve">the process underlying a Beta-Binomial distribution. Note that </w:t>
      </w:r>
      <w:proofErr w:type="spellStart"/>
      <w:r w:rsidRPr="00D818E1">
        <w:rPr>
          <w:rFonts w:cstheme="minorHAnsi"/>
        </w:rPr>
        <w:t>θ</w:t>
      </w:r>
      <w:r w:rsidRPr="00D818E1">
        <w:rPr>
          <w:vertAlign w:val="subscript"/>
        </w:rPr>
        <w:t>ij</w:t>
      </w:r>
      <w:proofErr w:type="spellEnd"/>
      <w:r>
        <w:t xml:space="preserve"> is randomly drawn once and all subsequent observations leading to the new </w:t>
      </w:r>
      <w:proofErr w:type="spellStart"/>
      <w:r>
        <w:t>a</w:t>
      </w:r>
      <w:r w:rsidRPr="003544DF">
        <w:rPr>
          <w:vertAlign w:val="subscript"/>
        </w:rPr>
        <w:t>ij</w:t>
      </w:r>
      <w:proofErr w:type="spellEnd"/>
      <w:r w:rsidRPr="003544DF">
        <w:t xml:space="preserve"> uses</w:t>
      </w:r>
      <w:r>
        <w:t xml:space="preserve"> the same value of </w:t>
      </w:r>
      <w:proofErr w:type="spellStart"/>
      <w:r w:rsidRPr="00D818E1">
        <w:rPr>
          <w:rFonts w:cstheme="minorHAnsi"/>
        </w:rPr>
        <w:t>θ</w:t>
      </w:r>
      <w:r w:rsidRPr="00D818E1">
        <w:rPr>
          <w:vertAlign w:val="subscript"/>
        </w:rPr>
        <w:t>ij</w:t>
      </w:r>
      <w:proofErr w:type="spellEnd"/>
      <w:r w:rsidRPr="003544DF">
        <w:t>.</w:t>
      </w:r>
      <w:r>
        <w:t xml:space="preserve"> Randomly drawing </w:t>
      </w:r>
      <w:proofErr w:type="spellStart"/>
      <w:r w:rsidRPr="00D818E1">
        <w:rPr>
          <w:rFonts w:cstheme="minorHAnsi"/>
        </w:rPr>
        <w:t>θ</w:t>
      </w:r>
      <w:r w:rsidRPr="00D818E1">
        <w:rPr>
          <w:vertAlign w:val="subscript"/>
        </w:rPr>
        <w:t>ij</w:t>
      </w:r>
      <w:proofErr w:type="spellEnd"/>
      <w:r>
        <w:t xml:space="preserve"> before each observation would not be a </w:t>
      </w:r>
      <w:r>
        <w:t>Beta-Binomial</w:t>
      </w:r>
      <w:r>
        <w:t xml:space="preserve"> process, but could rather be viewed and analyzed as a simple Binomial process with parameter </w:t>
      </w:r>
      <w:proofErr w:type="spellStart"/>
      <w:r w:rsidRPr="00D818E1">
        <w:rPr>
          <w:rFonts w:cstheme="minorHAnsi"/>
        </w:rPr>
        <w:t>θ</w:t>
      </w:r>
      <w:r w:rsidRPr="00D818E1">
        <w:rPr>
          <w:vertAlign w:val="subscript"/>
        </w:rPr>
        <w:t>ij</w:t>
      </w:r>
      <w:proofErr w:type="spellEnd"/>
      <w:r>
        <w:t xml:space="preserve"> = a / (a + b) (REF). Note that the variance of a </w:t>
      </w:r>
      <w:r>
        <w:t>Beta-Binomial</w:t>
      </w:r>
      <w:r>
        <w:t xml:space="preserve"> variable (</w:t>
      </w:r>
      <w:proofErr w:type="spellStart"/>
      <w:r>
        <w:t>BetaBinom</w:t>
      </w:r>
      <w:proofErr w:type="spellEnd"/>
      <w:r>
        <w:t>(</w:t>
      </w:r>
      <w:proofErr w:type="spellStart"/>
      <w:proofErr w:type="gramStart"/>
      <w:r>
        <w:t>n,a</w:t>
      </w:r>
      <w:proofErr w:type="gramEnd"/>
      <w:r>
        <w:t>,b</w:t>
      </w:r>
      <w:proofErr w:type="spellEnd"/>
      <w:r>
        <w:t xml:space="preserve">)) is higher than the one of a </w:t>
      </w:r>
      <w:r>
        <w:t>similarly parametrized</w:t>
      </w:r>
      <w:r>
        <w:t xml:space="preserve"> “two-steps” binomial variable (</w:t>
      </w:r>
      <w:proofErr w:type="spellStart"/>
      <w:r>
        <w:t>Binom</w:t>
      </w:r>
      <w:proofErr w:type="spellEnd"/>
      <w:r>
        <w:t>(</w:t>
      </w:r>
      <w:proofErr w:type="spellStart"/>
      <w:r>
        <w:t>n,a</w:t>
      </w:r>
      <w:proofErr w:type="spellEnd"/>
      <w:r>
        <w:t xml:space="preserve"> / (</w:t>
      </w:r>
      <w:proofErr w:type="spellStart"/>
      <w:r>
        <w:t>a+b</w:t>
      </w:r>
      <w:proofErr w:type="spellEnd"/>
      <w:r>
        <w:t xml:space="preserve">)). This can be viewed as accumulating the </w:t>
      </w:r>
      <w:r w:rsidR="00326951">
        <w:t>uncertainty</w:t>
      </w:r>
      <w:r>
        <w:t xml:space="preserve"> of </w:t>
      </w:r>
      <w:r w:rsidR="00326951">
        <w:t xml:space="preserve">drawing a single </w:t>
      </w:r>
      <w:proofErr w:type="spellStart"/>
      <w:r w:rsidR="00326951" w:rsidRPr="00D818E1">
        <w:rPr>
          <w:rFonts w:cstheme="minorHAnsi"/>
        </w:rPr>
        <w:t>θ</w:t>
      </w:r>
      <w:r w:rsidR="00326951" w:rsidRPr="00D818E1">
        <w:rPr>
          <w:vertAlign w:val="subscript"/>
        </w:rPr>
        <w:t>ij</w:t>
      </w:r>
      <w:proofErr w:type="spellEnd"/>
      <w:r w:rsidR="00326951">
        <w:t xml:space="preserve"> and the uncertainty due to sampling new data, whereas in the second case, the averaged behaviour of </w:t>
      </w:r>
      <w:proofErr w:type="spellStart"/>
      <w:r w:rsidR="00326951" w:rsidRPr="00D818E1">
        <w:rPr>
          <w:rFonts w:cstheme="minorHAnsi"/>
        </w:rPr>
        <w:t>θ</w:t>
      </w:r>
      <w:r w:rsidR="00326951" w:rsidRPr="00D818E1">
        <w:rPr>
          <w:vertAlign w:val="subscript"/>
        </w:rPr>
        <w:t>ij</w:t>
      </w:r>
      <w:proofErr w:type="spellEnd"/>
      <w:r w:rsidR="00326951">
        <w:t xml:space="preserve"> being drawn at each scan “reduce” this part of uncertainty during the overall process.</w:t>
      </w:r>
    </w:p>
    <w:sectPr w:rsidR="003544DF" w:rsidRPr="0032695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550CD5"/>
    <w:multiLevelType w:val="hybridMultilevel"/>
    <w:tmpl w:val="E854882C"/>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6B87573F"/>
    <w:multiLevelType w:val="hybridMultilevel"/>
    <w:tmpl w:val="9FB8E1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isplayBackgroundShape/>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181"/>
    <w:rsid w:val="000E2299"/>
    <w:rsid w:val="00216FCA"/>
    <w:rsid w:val="00326951"/>
    <w:rsid w:val="003544DF"/>
    <w:rsid w:val="00515181"/>
    <w:rsid w:val="00546155"/>
    <w:rsid w:val="00737457"/>
    <w:rsid w:val="007544AB"/>
    <w:rsid w:val="00A2435B"/>
    <w:rsid w:val="00C225A4"/>
    <w:rsid w:val="00D16A19"/>
    <w:rsid w:val="00D818E1"/>
    <w:rsid w:val="00F83DC3"/>
    <w:rsid w:val="00FB05F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B97E4"/>
  <w15:chartTrackingRefBased/>
  <w15:docId w15:val="{2FB9DE02-AD60-4C05-8B75-BDA1E9456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C225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225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6FCA"/>
    <w:pPr>
      <w:ind w:left="720"/>
      <w:contextualSpacing/>
    </w:pPr>
  </w:style>
  <w:style w:type="character" w:customStyle="1" w:styleId="Heading1Char">
    <w:name w:val="Heading 1 Char"/>
    <w:basedOn w:val="DefaultParagraphFont"/>
    <w:link w:val="Heading1"/>
    <w:uiPriority w:val="9"/>
    <w:rsid w:val="00C225A4"/>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C225A4"/>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180</Words>
  <Characters>1199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dc:creator>
  <cp:keywords/>
  <dc:description/>
  <cp:lastModifiedBy>Kenneth</cp:lastModifiedBy>
  <cp:revision>2</cp:revision>
  <dcterms:created xsi:type="dcterms:W3CDTF">2021-07-19T05:46:00Z</dcterms:created>
  <dcterms:modified xsi:type="dcterms:W3CDTF">2021-07-19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rLDyZzA"/&gt;&lt;style id="http://www.zotero.org/styles/elsevier-harvard" hasBibliography="1" bibliographyStyleHasBeenSet="0"/&gt;&lt;prefs&gt;&lt;pref name="fieldType" value="Field"/&gt;&lt;/prefs&gt;&lt;/data&gt;</vt:lpwstr>
  </property>
</Properties>
</file>